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325ACC">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325ACC">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325ACC">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325ACC">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325ACC">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325ACC">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325ACC">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325ACC">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325ACC">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325ACC">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325ACC">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325ACC">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325ACC">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325ACC">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325ACC">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325ACC">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325ACC">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325ACC">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325ACC">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325ACC">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325ACC">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r>
        <w:lastRenderedPageBreak/>
        <w:t>OpenDSS wa</w:t>
      </w:r>
      <w:r w:rsidR="007D23BE">
        <w:t xml:space="preserve">s written in Delphi (a Windows-specific version of Pascal), and it requires the KLUSolve sparse matrix solver, which was written in C/C++. After compiling KLUSol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opendsscmd”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opendsscmd filename.dss” from a command prompt. This runs the OpenDSS commands in filename.dss, and then exits immediately.</w:t>
      </w:r>
    </w:p>
    <w:p w14:paraId="53E5D411" w14:textId="271DE17F" w:rsidR="00B955F9" w:rsidRDefault="00B955F9" w:rsidP="00DB6371">
      <w:pPr>
        <w:pStyle w:val="ListParagraph"/>
        <w:numPr>
          <w:ilvl w:val="0"/>
          <w:numId w:val="14"/>
        </w:numPr>
      </w:pPr>
      <w:r>
        <w:t>You can enter “opendsscmd –f” from a command prompt; this enters a FNCS time step loop.</w:t>
      </w:r>
    </w:p>
    <w:p w14:paraId="50473D16" w14:textId="7983E49A" w:rsidR="00610E40" w:rsidRDefault="00B955F9" w:rsidP="00DB6371">
      <w:pPr>
        <w:pStyle w:val="ListParagraph"/>
        <w:numPr>
          <w:ilvl w:val="0"/>
          <w:numId w:val="14"/>
        </w:numPr>
      </w:pPr>
      <w:r>
        <w:t>You can enter “opendsscmd –f filename.dss” from a command prompt. This runs the OpenDSS commands in filename.dss,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and Windows 10. The streamlined build includes OpenDSSCmd, FNCS and HELICS. On Linux and Mac OS X, the build uses the GNU C/C++ compiler, gcc/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OpenDSS, a</w:t>
      </w:r>
      <w:r w:rsidR="00DF7117">
        <w:t>s</w:t>
      </w:r>
      <w:r>
        <w:t xml:space="preserve"> described later.</w:t>
      </w:r>
    </w:p>
    <w:p w14:paraId="1E3211B6" w14:textId="02C4B8CE" w:rsidR="00860783" w:rsidRDefault="000E681C" w:rsidP="00B7294A">
      <w:r>
        <w:t>These instructions no longer assume that GridLAB-D is built first on the target computer.</w:t>
      </w:r>
      <w:r w:rsidR="007215CE">
        <w:t xml:space="preserve"> You can install or build packages that include both OpenDSSCmd and GridLAB-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GridLAB-D itself can be installed alongside</w:t>
      </w:r>
      <w:r w:rsidR="007215CE">
        <w:t xml:space="preserve"> </w:t>
      </w:r>
      <w:r w:rsidR="00B75C9B">
        <w:t xml:space="preserve">OpenDSS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r w:rsidRPr="0050469F">
        <w:rPr>
          <w:color w:val="666666"/>
        </w:rPr>
        <w:t>-</w:t>
      </w:r>
      <w:r w:rsidRPr="0050469F">
        <w:t>lfs</w:t>
      </w:r>
    </w:p>
    <w:p w14:paraId="17D5C567" w14:textId="77777777"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cmake</w:t>
      </w:r>
    </w:p>
    <w:p w14:paraId="7E3BCE36" w14:textId="36CCA5BC"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czmq-dev</w:t>
      </w:r>
    </w:p>
    <w:p w14:paraId="140BB742" w14:textId="55A1C2BD" w:rsidR="00202E07" w:rsidRPr="00202E07"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fpc</w:t>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r>
        <w:t>sudo dnf clean all</w:t>
      </w:r>
    </w:p>
    <w:p w14:paraId="3940FF94" w14:textId="0CEF21CB" w:rsidR="005B7A0C" w:rsidRDefault="005B7A0C" w:rsidP="005B7A0C">
      <w:pPr>
        <w:pStyle w:val="Code"/>
      </w:pPr>
      <w:r>
        <w:t>sudo dnf update -y</w:t>
      </w:r>
    </w:p>
    <w:p w14:paraId="4CF01554" w14:textId="50B3AC8E" w:rsidR="004A0D56" w:rsidRDefault="004A0D56" w:rsidP="005B7A0C">
      <w:pPr>
        <w:pStyle w:val="Code"/>
      </w:pPr>
      <w:r>
        <w:t>sudo dnf install zeromq-devel -y</w:t>
      </w:r>
    </w:p>
    <w:p w14:paraId="5DF5D616" w14:textId="70E8FC1F" w:rsidR="004A0D56" w:rsidRDefault="004A0D56" w:rsidP="004A0D56">
      <w:pPr>
        <w:pStyle w:val="Code"/>
      </w:pPr>
      <w:r>
        <w:t>sudo dnf install czmq-devel -y</w:t>
      </w:r>
    </w:p>
    <w:p w14:paraId="2CB21086" w14:textId="24253718" w:rsidR="005B7A0C" w:rsidRDefault="005B7A0C" w:rsidP="005B7A0C">
      <w:pPr>
        <w:pStyle w:val="Code"/>
      </w:pPr>
      <w:r>
        <w:t>sudo dnf install fpc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sudo apt-get remove cmake</w:t>
      </w:r>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r>
        <w:t>sudo dnf remove cmake</w:t>
      </w:r>
    </w:p>
    <w:p w14:paraId="07E864EC" w14:textId="7E27245A" w:rsidR="00383A44" w:rsidRDefault="00383A44" w:rsidP="006E4BC7">
      <w:pPr>
        <w:pStyle w:val="Code"/>
      </w:pPr>
      <w:r>
        <w:t>sudo dnf install openssl</w:t>
      </w:r>
    </w:p>
    <w:p w14:paraId="3EAA9685" w14:textId="5FDF5CA4" w:rsidR="00383A44" w:rsidRDefault="00383A44" w:rsidP="006E4BC7">
      <w:pPr>
        <w:pStyle w:val="Code"/>
      </w:pPr>
      <w:r>
        <w:t>sudo dnf install openssl-devel</w:t>
      </w:r>
    </w:p>
    <w:p w14:paraId="2A51EDE0" w14:textId="5AEF1CC5" w:rsidR="00AF29D4" w:rsidRDefault="00AF29D4" w:rsidP="006E4BC7">
      <w:pPr>
        <w:pStyle w:val="Code"/>
      </w:pPr>
      <w:r>
        <w:t>cd ~/src</w:t>
      </w:r>
    </w:p>
    <w:p w14:paraId="2100C2E1" w14:textId="2010C5D2" w:rsidR="00AF29D4" w:rsidRDefault="00AF29D4" w:rsidP="006E4BC7">
      <w:pPr>
        <w:pStyle w:val="Code"/>
      </w:pPr>
      <w:r w:rsidRPr="00AF29D4">
        <w:t xml:space="preserve">wget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zxvf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r>
        <w:t>sudo make install</w:t>
      </w:r>
    </w:p>
    <w:p w14:paraId="259ADC9B" w14:textId="08480945" w:rsidR="00AF29D4" w:rsidRDefault="00AF29D4" w:rsidP="006E4BC7">
      <w:pPr>
        <w:pStyle w:val="Code"/>
      </w:pPr>
      <w:r>
        <w:t xml:space="preserve">cmak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sidRPr="00051399">
        <w:rPr>
          <w:rFonts w:eastAsia="Times New Roman" w:cstheme="minorHAnsi"/>
          <w:color w:val="404040"/>
        </w:rPr>
        <w:t>sudo apt-get remove fpc</w:t>
      </w:r>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r w:rsidR="00A54A47">
        <w:t xml:space="preserve">Xcode and </w:t>
      </w:r>
      <w:r>
        <w:t>HomeBrew to install several packages</w:t>
      </w:r>
      <w:r w:rsidR="00A54A47">
        <w:t>:</w:t>
      </w:r>
    </w:p>
    <w:p w14:paraId="0AD23D2D" w14:textId="083F5F96" w:rsidR="00A54A47" w:rsidRDefault="00A54A47" w:rsidP="00C7360F">
      <w:pPr>
        <w:pStyle w:val="Code"/>
      </w:pPr>
      <w:r w:rsidRPr="00A54A47">
        <w:t xml:space="preserve">xcode-select </w:t>
      </w:r>
      <w:r>
        <w:t>–</w:t>
      </w:r>
      <w:r w:rsidR="00671520">
        <w:t>-</w:t>
      </w:r>
      <w:r w:rsidRPr="00A54A47">
        <w:t>install</w:t>
      </w:r>
    </w:p>
    <w:p w14:paraId="25280655" w14:textId="2564AC7B" w:rsidR="00A54A47" w:rsidRDefault="00A54A47" w:rsidP="00C7360F">
      <w:pPr>
        <w:pStyle w:val="Code"/>
      </w:pPr>
      <w:r w:rsidRPr="00A54A47">
        <w:t>/bin/bash -c "$(curl -fsSL</w:t>
      </w:r>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brew install g</w:t>
      </w:r>
      <w:r w:rsidR="008E7F43">
        <w:t>db</w:t>
      </w:r>
    </w:p>
    <w:p w14:paraId="15E3534D" w14:textId="351D30F1" w:rsidR="00392F06" w:rsidRDefault="00392F06" w:rsidP="00C7360F">
      <w:pPr>
        <w:pStyle w:val="Code"/>
      </w:pPr>
      <w:r>
        <w:t>brew install cmake</w:t>
      </w:r>
    </w:p>
    <w:p w14:paraId="3BEB54CF" w14:textId="25BD0C35" w:rsidR="004A0D56" w:rsidRDefault="004A0D56" w:rsidP="00C7360F">
      <w:pPr>
        <w:pStyle w:val="Code"/>
      </w:pPr>
      <w:r>
        <w:t>brew install zmq</w:t>
      </w:r>
    </w:p>
    <w:p w14:paraId="608A0706" w14:textId="575507B8" w:rsidR="004A0D56" w:rsidRDefault="004A0D56" w:rsidP="00C7360F">
      <w:pPr>
        <w:pStyle w:val="Code"/>
      </w:pPr>
      <w:r>
        <w:t>brew install czmq</w:t>
      </w:r>
    </w:p>
    <w:p w14:paraId="6A690A3E" w14:textId="18D6C38E" w:rsidR="00392F06" w:rsidRDefault="00392F06" w:rsidP="00C7360F">
      <w:pPr>
        <w:pStyle w:val="Code"/>
      </w:pPr>
      <w:r>
        <w:t>brew install fpc</w:t>
      </w:r>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OpenDSSCmd.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macosx.dmg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Cmak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src</w:t>
      </w:r>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opendss</w:t>
      </w:r>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r w:rsidRPr="003B4F34">
        <w:t xml:space="preserve">svn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r>
        <w:t>OpenDSS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src</w:t>
      </w:r>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r w:rsidRPr="005E6CD8">
        <w:t xml:space="preserve">svn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r w:rsidRPr="007F4E75">
        <w:rPr>
          <w:b/>
          <w:bCs/>
        </w:rPr>
        <w:t xml:space="preserve">mkdir OpenDSS </w:t>
      </w:r>
      <w:r w:rsidRPr="002F31E2">
        <w:t>or</w:t>
      </w:r>
      <w:r w:rsidRPr="007F4E75">
        <w:rPr>
          <w:b/>
          <w:bCs/>
        </w:rPr>
        <w:t xml:space="preserve"> md OpenDSS</w:t>
      </w:r>
    </w:p>
    <w:p w14:paraId="59E2D2E0" w14:textId="77777777" w:rsidR="00120312" w:rsidRPr="007F4E75" w:rsidRDefault="00120312" w:rsidP="007F4E75">
      <w:pPr>
        <w:pStyle w:val="Code"/>
        <w:rPr>
          <w:b/>
          <w:bCs/>
        </w:rPr>
      </w:pPr>
      <w:r w:rsidRPr="007F4E75">
        <w:rPr>
          <w:b/>
          <w:bCs/>
        </w:rPr>
        <w:t>cd OpenDSS</w:t>
      </w:r>
    </w:p>
    <w:p w14:paraId="2FF367E3" w14:textId="70696473" w:rsidR="00120312" w:rsidRPr="007F4E75" w:rsidRDefault="00120312" w:rsidP="007F4E75">
      <w:pPr>
        <w:pStyle w:val="Code"/>
        <w:rPr>
          <w:b/>
          <w:bCs/>
        </w:rPr>
      </w:pPr>
      <w:r w:rsidRPr="007F4E75">
        <w:rPr>
          <w:b/>
          <w:bCs/>
        </w:rPr>
        <w:t>svn checkout --depth immediates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332398" w:rsidRDefault="00120312" w:rsidP="007F4E75">
      <w:pPr>
        <w:pStyle w:val="Code"/>
        <w:rPr>
          <w:rFonts w:cs="Times New Roman (Body CS)"/>
        </w:rPr>
      </w:pPr>
      <w:r w:rsidRPr="00332398">
        <w:rPr>
          <w:rFonts w:cs="Times New Roman (Body CS)"/>
        </w:rPr>
        <w:t>svn update --set-depth infinity Doc</w:t>
      </w:r>
    </w:p>
    <w:p w14:paraId="5C8B1F27" w14:textId="1511345B" w:rsidR="004574A7" w:rsidRPr="00332398" w:rsidRDefault="004574A7" w:rsidP="004574A7">
      <w:pPr>
        <w:pStyle w:val="Code"/>
        <w:rPr>
          <w:rFonts w:cs="Times New Roman (Body CS)"/>
        </w:rPr>
      </w:pPr>
      <w:r w:rsidRPr="00332398">
        <w:rPr>
          <w:rFonts w:cs="Times New Roman (Body CS)"/>
        </w:rPr>
        <w:t>svn update --set-depth infinity Distrib/</w:t>
      </w:r>
      <w:r>
        <w:rPr>
          <w:rFonts w:cs="Times New Roman (Body CS)"/>
        </w:rPr>
        <w:t>BitrockInstaller</w:t>
      </w:r>
    </w:p>
    <w:p w14:paraId="681F2325" w14:textId="77777777" w:rsidR="00120312" w:rsidRPr="00332398" w:rsidRDefault="00120312" w:rsidP="007F4E75">
      <w:pPr>
        <w:pStyle w:val="Code"/>
        <w:rPr>
          <w:rFonts w:cs="Times New Roman (Body CS)"/>
        </w:rPr>
      </w:pPr>
      <w:r w:rsidRPr="00332398">
        <w:rPr>
          <w:rFonts w:cs="Times New Roman (Body CS)"/>
        </w:rPr>
        <w:t>svn update --set-depth infinity Distrib/Doc</w:t>
      </w:r>
    </w:p>
    <w:p w14:paraId="0D943DC7" w14:textId="77777777" w:rsidR="00120312" w:rsidRPr="00332398" w:rsidRDefault="00120312" w:rsidP="007F4E75">
      <w:pPr>
        <w:pStyle w:val="Code"/>
        <w:rPr>
          <w:rFonts w:cs="Times New Roman (Body CS)"/>
        </w:rPr>
      </w:pPr>
      <w:r w:rsidRPr="00332398">
        <w:rPr>
          <w:rFonts w:cs="Times New Roman (Body CS)"/>
        </w:rPr>
        <w:t>svn update --set-depth infinity Distrib/EPRITestCircuits</w:t>
      </w:r>
    </w:p>
    <w:p w14:paraId="66AACE88" w14:textId="77777777" w:rsidR="00120312" w:rsidRPr="00332398" w:rsidRDefault="00120312" w:rsidP="007F4E75">
      <w:pPr>
        <w:pStyle w:val="Code"/>
      </w:pPr>
      <w:r w:rsidRPr="00332398">
        <w:rPr>
          <w:rFonts w:cs="Times New Roman (Body CS)"/>
        </w:rPr>
        <w:t>svn update --set-depth infinity Distrib/Examples</w:t>
      </w:r>
    </w:p>
    <w:p w14:paraId="08DFB0A5" w14:textId="77777777" w:rsidR="00437396" w:rsidRPr="00332398" w:rsidRDefault="00437396" w:rsidP="00437396">
      <w:pPr>
        <w:pStyle w:val="Code"/>
        <w:rPr>
          <w:rFonts w:cs="Times New Roman (Body CS)"/>
        </w:rPr>
      </w:pPr>
      <w:r w:rsidRPr="00332398">
        <w:rPr>
          <w:rFonts w:cs="Times New Roman (Body CS)"/>
        </w:rPr>
        <w:t>svn update --set-depth infinity Distrib/IEEETestCases</w:t>
      </w:r>
    </w:p>
    <w:p w14:paraId="41C213A5" w14:textId="77777777" w:rsidR="00120312" w:rsidRPr="007F4E75" w:rsidRDefault="00120312" w:rsidP="007F4E75">
      <w:pPr>
        <w:pStyle w:val="Code"/>
        <w:rPr>
          <w:b/>
          <w:bCs/>
        </w:rPr>
      </w:pPr>
      <w:r w:rsidRPr="007F4E75">
        <w:rPr>
          <w:b/>
          <w:bCs/>
        </w:rPr>
        <w:t>svn update --set-depth infinity Source/Common</w:t>
      </w:r>
    </w:p>
    <w:p w14:paraId="4D786B6B" w14:textId="77777777" w:rsidR="00120312" w:rsidRPr="007F4E75" w:rsidRDefault="00120312" w:rsidP="007F4E75">
      <w:pPr>
        <w:pStyle w:val="Code"/>
        <w:rPr>
          <w:b/>
          <w:bCs/>
        </w:rPr>
      </w:pPr>
      <w:r w:rsidRPr="007F4E75">
        <w:rPr>
          <w:b/>
          <w:bCs/>
        </w:rPr>
        <w:t>svn update --set-depth infinity Source/CMD</w:t>
      </w:r>
    </w:p>
    <w:p w14:paraId="50E7D052" w14:textId="77777777" w:rsidR="00120312" w:rsidRPr="007F4E75" w:rsidRDefault="00120312" w:rsidP="007F4E75">
      <w:pPr>
        <w:pStyle w:val="Code"/>
        <w:rPr>
          <w:b/>
          <w:bCs/>
        </w:rPr>
      </w:pPr>
      <w:r w:rsidRPr="007F4E75">
        <w:rPr>
          <w:b/>
          <w:bCs/>
        </w:rPr>
        <w:t>svn update --set-depth infinity Source/Controls</w:t>
      </w:r>
    </w:p>
    <w:p w14:paraId="682FA7F0" w14:textId="77777777" w:rsidR="00120312" w:rsidRPr="007F4E75" w:rsidRDefault="00120312" w:rsidP="007F4E75">
      <w:pPr>
        <w:pStyle w:val="Code"/>
        <w:rPr>
          <w:b/>
          <w:bCs/>
        </w:rPr>
      </w:pPr>
      <w:r w:rsidRPr="007F4E75">
        <w:rPr>
          <w:b/>
          <w:bCs/>
        </w:rPr>
        <w:t>svn update --set-depth infinity Source/Executive</w:t>
      </w:r>
    </w:p>
    <w:p w14:paraId="074A8D57" w14:textId="62BCDA2A" w:rsidR="00120312" w:rsidRPr="007F4E75" w:rsidRDefault="00120312" w:rsidP="007F4E75">
      <w:pPr>
        <w:pStyle w:val="Code"/>
        <w:rPr>
          <w:b/>
          <w:bCs/>
        </w:rPr>
      </w:pPr>
      <w:r w:rsidRPr="007F4E75">
        <w:rPr>
          <w:b/>
          <w:bCs/>
        </w:rPr>
        <w:t>svn update –</w:t>
      </w:r>
      <w:r w:rsidR="00C24721">
        <w:rPr>
          <w:b/>
          <w:bCs/>
        </w:rPr>
        <w:t>-</w:t>
      </w:r>
      <w:r w:rsidRPr="007F4E75">
        <w:rPr>
          <w:b/>
          <w:bCs/>
        </w:rPr>
        <w:t>set-depth infinity Source/epiktimer</w:t>
      </w:r>
    </w:p>
    <w:p w14:paraId="521CEC57" w14:textId="77777777" w:rsidR="00120312" w:rsidRPr="007F4E75" w:rsidRDefault="00120312" w:rsidP="007F4E75">
      <w:pPr>
        <w:pStyle w:val="Code"/>
        <w:rPr>
          <w:b/>
          <w:bCs/>
        </w:rPr>
      </w:pPr>
      <w:r w:rsidRPr="007F4E75">
        <w:rPr>
          <w:b/>
          <w:bCs/>
        </w:rPr>
        <w:t>svn update --set-depth infinity Source/General</w:t>
      </w:r>
    </w:p>
    <w:p w14:paraId="6EA816BD" w14:textId="0A55BF72" w:rsidR="00A36DFE" w:rsidRPr="005E6F55" w:rsidRDefault="00A36DFE" w:rsidP="00A36DFE">
      <w:pPr>
        <w:pStyle w:val="Code"/>
        <w:rPr>
          <w:b/>
          <w:bCs/>
          <w:color w:val="000000" w:themeColor="text1"/>
        </w:rPr>
      </w:pPr>
      <w:r w:rsidRPr="005E6F55">
        <w:rPr>
          <w:b/>
          <w:bCs/>
          <w:color w:val="000000" w:themeColor="text1"/>
        </w:rPr>
        <w:t>svn update --set-depth infinity Source/GISCommands</w:t>
      </w:r>
    </w:p>
    <w:p w14:paraId="33287E94" w14:textId="77777777" w:rsidR="00120312" w:rsidRPr="005E6F55" w:rsidRDefault="00120312" w:rsidP="007F4E75">
      <w:pPr>
        <w:pStyle w:val="Code"/>
        <w:rPr>
          <w:b/>
          <w:bCs/>
          <w:color w:val="000000" w:themeColor="text1"/>
        </w:rPr>
      </w:pPr>
      <w:r w:rsidRPr="005E6F55">
        <w:rPr>
          <w:b/>
          <w:bCs/>
          <w:color w:val="000000" w:themeColor="text1"/>
        </w:rPr>
        <w:t>svn update --set-depth infinity Source/Meters</w:t>
      </w:r>
    </w:p>
    <w:p w14:paraId="338CB7A7" w14:textId="77777777" w:rsidR="00120312" w:rsidRPr="005E6F55" w:rsidRDefault="00120312" w:rsidP="007F4E75">
      <w:pPr>
        <w:pStyle w:val="Code"/>
        <w:rPr>
          <w:b/>
          <w:bCs/>
          <w:color w:val="000000" w:themeColor="text1"/>
        </w:rPr>
      </w:pPr>
      <w:r w:rsidRPr="005E6F55">
        <w:rPr>
          <w:b/>
          <w:bCs/>
          <w:color w:val="000000" w:themeColor="text1"/>
        </w:rPr>
        <w:t>svn update --set-depth infinity Source/Shared</w:t>
      </w:r>
    </w:p>
    <w:p w14:paraId="1F304832" w14:textId="47825949" w:rsidR="00A36DFE" w:rsidRPr="005E6F55" w:rsidRDefault="00A36DFE" w:rsidP="00A36DFE">
      <w:pPr>
        <w:pStyle w:val="Code"/>
        <w:rPr>
          <w:b/>
          <w:bCs/>
          <w:color w:val="000000" w:themeColor="text1"/>
        </w:rPr>
      </w:pPr>
      <w:r w:rsidRPr="005E6F55">
        <w:rPr>
          <w:b/>
          <w:bCs/>
          <w:color w:val="000000" w:themeColor="text1"/>
        </w:rPr>
        <w:t>svn update --set-depth infinity Source/Parallel_Lib</w:t>
      </w:r>
    </w:p>
    <w:p w14:paraId="386E4AE0" w14:textId="77777777" w:rsidR="00120312" w:rsidRPr="005E6F55" w:rsidRDefault="00120312" w:rsidP="007F4E75">
      <w:pPr>
        <w:pStyle w:val="Code"/>
        <w:rPr>
          <w:b/>
          <w:bCs/>
          <w:color w:val="000000" w:themeColor="text1"/>
        </w:rPr>
      </w:pPr>
      <w:r w:rsidRPr="005E6F55">
        <w:rPr>
          <w:b/>
          <w:bCs/>
          <w:color w:val="000000" w:themeColor="text1"/>
        </w:rPr>
        <w:t>svn update --set-depth infinity Source/Parser</w:t>
      </w:r>
    </w:p>
    <w:p w14:paraId="7A3B389B" w14:textId="77777777" w:rsidR="00120312" w:rsidRPr="005E6F55" w:rsidRDefault="00120312" w:rsidP="007F4E75">
      <w:pPr>
        <w:pStyle w:val="Code"/>
        <w:rPr>
          <w:b/>
          <w:bCs/>
          <w:color w:val="000000" w:themeColor="text1"/>
        </w:rPr>
      </w:pPr>
      <w:r w:rsidRPr="005E6F55">
        <w:rPr>
          <w:b/>
          <w:bCs/>
          <w:color w:val="000000" w:themeColor="text1"/>
        </w:rPr>
        <w:t>svn update --set-depth infinity Source/PCElements</w:t>
      </w:r>
    </w:p>
    <w:p w14:paraId="61133AC7" w14:textId="2E43225A" w:rsidR="00120312" w:rsidRPr="005E6F55" w:rsidRDefault="00120312" w:rsidP="007F4E75">
      <w:pPr>
        <w:pStyle w:val="Code"/>
        <w:rPr>
          <w:b/>
          <w:bCs/>
          <w:color w:val="000000" w:themeColor="text1"/>
        </w:rPr>
      </w:pPr>
      <w:r w:rsidRPr="005E6F55">
        <w:rPr>
          <w:b/>
          <w:bCs/>
          <w:color w:val="000000" w:themeColor="text1"/>
        </w:rPr>
        <w:lastRenderedPageBreak/>
        <w:t>svn update --set-depth infinity Source/PDElements</w:t>
      </w:r>
    </w:p>
    <w:p w14:paraId="608991E3" w14:textId="7A96048B" w:rsidR="00A36DFE" w:rsidRPr="005E6F55" w:rsidRDefault="00A36DFE" w:rsidP="00A36DFE">
      <w:pPr>
        <w:pStyle w:val="Code"/>
        <w:rPr>
          <w:b/>
          <w:bCs/>
          <w:color w:val="000000" w:themeColor="text1"/>
        </w:rPr>
      </w:pPr>
      <w:r w:rsidRPr="005E6F55">
        <w:rPr>
          <w:b/>
          <w:bCs/>
          <w:color w:val="000000" w:themeColor="text1"/>
        </w:rPr>
        <w:t>svn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ignoring part of the revision history that was corrupted on SourceForge</w:t>
      </w:r>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r w:rsidR="00CB3321">
        <w:t>CMake</w:t>
      </w:r>
      <w:r>
        <w:t>):</w:t>
      </w:r>
    </w:p>
    <w:p w14:paraId="60E19F1B" w14:textId="77777777" w:rsidR="007370F9" w:rsidRPr="009F7CE6" w:rsidRDefault="007370F9" w:rsidP="007370F9">
      <w:pPr>
        <w:pStyle w:val="Code"/>
      </w:pPr>
      <w:r w:rsidRPr="009F7CE6">
        <w:t>cd ~/src/fncs</w:t>
      </w:r>
    </w:p>
    <w:p w14:paraId="4AA1ADD1" w14:textId="7F562296" w:rsidR="007370F9" w:rsidRPr="009F7CE6" w:rsidRDefault="007370F9" w:rsidP="007370F9">
      <w:pPr>
        <w:pStyle w:val="Code"/>
      </w:pPr>
      <w:r w:rsidRPr="009F7CE6">
        <w:t>mkdir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r w:rsidRPr="009F7CE6">
        <w:t>cmake</w:t>
      </w:r>
      <w:r w:rsidR="006D1CE6" w:rsidRPr="009F7CE6">
        <w:t xml:space="preserve"> -DCMAKE_BUILD_TYPE=Release</w:t>
      </w:r>
      <w:r w:rsidRPr="009F7CE6">
        <w:t xml:space="preserve"> ..</w:t>
      </w:r>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r w:rsidRPr="009F7CE6">
        <w:t>sudo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src/HELICS-src</w:t>
      </w:r>
    </w:p>
    <w:p w14:paraId="6EEA338C" w14:textId="77777777" w:rsidR="00C74FD1" w:rsidRDefault="00C74FD1" w:rsidP="00C7360F">
      <w:pPr>
        <w:pStyle w:val="Code"/>
      </w:pPr>
      <w:r>
        <w:t>mkdir build</w:t>
      </w:r>
    </w:p>
    <w:p w14:paraId="29C88177" w14:textId="77777777" w:rsidR="00C74FD1" w:rsidRDefault="00C74FD1" w:rsidP="00C7360F">
      <w:pPr>
        <w:pStyle w:val="Code"/>
      </w:pPr>
      <w:r>
        <w:t>cd build</w:t>
      </w:r>
    </w:p>
    <w:p w14:paraId="13C82E2F" w14:textId="504EDFFC" w:rsidR="00C74FD1" w:rsidRDefault="00C74FD1" w:rsidP="00C7360F">
      <w:pPr>
        <w:pStyle w:val="Code"/>
      </w:pPr>
      <w:r>
        <w:t>cmake -DBUILD_SHARED_LIBS=ON -DHELICS_DISABLE_BOOST=ON -DCMAKE_BUILD_TYPE=Release ..</w:t>
      </w:r>
    </w:p>
    <w:p w14:paraId="05CEDDF0" w14:textId="77777777" w:rsidR="00C74FD1" w:rsidRDefault="00C74FD1" w:rsidP="00C7360F">
      <w:pPr>
        <w:pStyle w:val="Code"/>
      </w:pPr>
      <w:r>
        <w:t>git submodule update --init</w:t>
      </w:r>
    </w:p>
    <w:p w14:paraId="6C24FD7A" w14:textId="77777777" w:rsidR="00C74FD1" w:rsidRDefault="00C74FD1" w:rsidP="00C7360F">
      <w:pPr>
        <w:pStyle w:val="Code"/>
      </w:pPr>
      <w:r>
        <w:t>make -j4</w:t>
      </w:r>
    </w:p>
    <w:p w14:paraId="5D701BF7" w14:textId="47E8E3AC" w:rsidR="00C74FD1" w:rsidRDefault="00C74FD1" w:rsidP="00C7360F">
      <w:pPr>
        <w:pStyle w:val="Code"/>
      </w:pPr>
      <w:r>
        <w:t>sudo make install</w:t>
      </w:r>
    </w:p>
    <w:p w14:paraId="4C7306B0" w14:textId="39475051" w:rsidR="001146DE" w:rsidRDefault="001146DE" w:rsidP="00C7360F">
      <w:pPr>
        <w:pStyle w:val="Code"/>
      </w:pPr>
      <w:r>
        <w:t>helics_broker -–version  # should return a version number for “pip3 install helics==version”</w:t>
      </w:r>
    </w:p>
    <w:p w14:paraId="782E7AD5" w14:textId="4149B127" w:rsidR="00B20C2A" w:rsidRDefault="00B20C2A" w:rsidP="007F4E75">
      <w:pPr>
        <w:spacing w:before="120"/>
      </w:pPr>
      <w:r>
        <w:t>Build linenoise-ng for OpenDSSCmd:</w:t>
      </w:r>
    </w:p>
    <w:p w14:paraId="61E65568" w14:textId="5BD21301" w:rsidR="00221500" w:rsidRDefault="00221500" w:rsidP="00C7360F">
      <w:pPr>
        <w:pStyle w:val="Code"/>
      </w:pPr>
      <w:r>
        <w:t>cd ~/src/linenoise-ng</w:t>
      </w:r>
    </w:p>
    <w:p w14:paraId="252FF750" w14:textId="7EB612CB" w:rsidR="00570355" w:rsidRDefault="00570355" w:rsidP="00C7360F">
      <w:pPr>
        <w:pStyle w:val="Code"/>
      </w:pPr>
      <w:r>
        <w:t>mkdir build</w:t>
      </w:r>
    </w:p>
    <w:p w14:paraId="29FBF07B" w14:textId="7F224CDA" w:rsidR="00570355" w:rsidRDefault="00570355" w:rsidP="00C7360F">
      <w:pPr>
        <w:pStyle w:val="Code"/>
      </w:pPr>
      <w:r>
        <w:t>cd build</w:t>
      </w:r>
    </w:p>
    <w:p w14:paraId="5C674E85" w14:textId="61EB3138" w:rsidR="00221500" w:rsidRDefault="00570355" w:rsidP="00C7360F">
      <w:pPr>
        <w:pStyle w:val="Code"/>
      </w:pPr>
      <w:r w:rsidRPr="00570355">
        <w:t>cmake -DCMAKE_BUILD_TYPE=Release ..</w:t>
      </w:r>
    </w:p>
    <w:p w14:paraId="16CC0C16" w14:textId="7E850723" w:rsidR="00570355" w:rsidRDefault="00570355" w:rsidP="00C7360F">
      <w:pPr>
        <w:pStyle w:val="Code"/>
      </w:pPr>
      <w:r>
        <w:t>make</w:t>
      </w:r>
    </w:p>
    <w:p w14:paraId="506FD3CF" w14:textId="5E212B82" w:rsidR="00BF4309" w:rsidRDefault="00266F3C" w:rsidP="00C7360F">
      <w:pPr>
        <w:pStyle w:val="Code"/>
      </w:pPr>
      <w:r>
        <w:t xml:space="preserve">sudo </w:t>
      </w:r>
      <w:r w:rsidR="00BF4309">
        <w:t>make install</w:t>
      </w:r>
    </w:p>
    <w:p w14:paraId="431E053A" w14:textId="04871BEE" w:rsidR="00B20C2A" w:rsidRDefault="00B20C2A" w:rsidP="007F4E75">
      <w:pPr>
        <w:spacing w:before="120"/>
      </w:pPr>
      <w:r>
        <w:t>Build KLUSolve for OpenDSSCmd:</w:t>
      </w:r>
    </w:p>
    <w:p w14:paraId="1A5825B8" w14:textId="732E87EB" w:rsidR="00954D8D" w:rsidRDefault="00954D8D" w:rsidP="00C7360F">
      <w:pPr>
        <w:pStyle w:val="Code"/>
      </w:pPr>
      <w:r>
        <w:t>cd ~/src/KLUSolve</w:t>
      </w:r>
    </w:p>
    <w:p w14:paraId="42ABC003" w14:textId="2697FD94" w:rsidR="00954D8D" w:rsidRDefault="00954D8D" w:rsidP="00C7360F">
      <w:pPr>
        <w:pStyle w:val="Code"/>
      </w:pPr>
      <w:r>
        <w:t>mkdir build</w:t>
      </w:r>
    </w:p>
    <w:p w14:paraId="51F20775" w14:textId="77777777" w:rsidR="00954D8D" w:rsidRDefault="00954D8D" w:rsidP="00C7360F">
      <w:pPr>
        <w:pStyle w:val="Code"/>
      </w:pPr>
      <w:r>
        <w:t>cd build</w:t>
      </w:r>
    </w:p>
    <w:p w14:paraId="4D150193" w14:textId="194C6448" w:rsidR="00954D8D" w:rsidRDefault="00954D8D" w:rsidP="00C7360F">
      <w:pPr>
        <w:pStyle w:val="Code"/>
      </w:pPr>
      <w:r w:rsidRPr="00954D8D">
        <w:t>cmake -DCMAKE_BUILD_TYPE=Release ..</w:t>
      </w:r>
    </w:p>
    <w:p w14:paraId="69688D72" w14:textId="4F1279A0" w:rsidR="00954D8D" w:rsidRDefault="00954D8D" w:rsidP="00C7360F">
      <w:pPr>
        <w:pStyle w:val="Code"/>
      </w:pPr>
      <w:r>
        <w:t>make</w:t>
      </w:r>
    </w:p>
    <w:p w14:paraId="4E47375A" w14:textId="471272D1" w:rsidR="00EB4505" w:rsidRDefault="00C902F5" w:rsidP="00C7360F">
      <w:pPr>
        <w:pStyle w:val="Code"/>
      </w:pPr>
      <w:r>
        <w:t xml:space="preserve">sudo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 xml:space="preserve">You may need to add /usr/local/lib to the path for shared libraries (*.so).  If that’s the case, add a file called </w:t>
      </w:r>
      <w:r>
        <w:rPr>
          <w:rFonts w:asciiTheme="minorHAnsi" w:hAnsiTheme="minorHAnsi"/>
          <w:i/>
          <w:iCs/>
          <w:sz w:val="22"/>
          <w:szCs w:val="22"/>
        </w:rPr>
        <w:t>opendsscmd.conf</w:t>
      </w:r>
      <w:r>
        <w:rPr>
          <w:rFonts w:asciiTheme="minorHAnsi" w:hAnsiTheme="minorHAnsi"/>
          <w:sz w:val="22"/>
          <w:szCs w:val="22"/>
        </w:rPr>
        <w:t xml:space="preserve"> with contents </w:t>
      </w:r>
      <w:r>
        <w:rPr>
          <w:rFonts w:asciiTheme="minorHAnsi" w:hAnsiTheme="minorHAnsi"/>
          <w:i/>
          <w:iCs/>
          <w:sz w:val="22"/>
          <w:szCs w:val="22"/>
        </w:rPr>
        <w:t>/usr/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etc/ld.conf.d</w:t>
      </w:r>
      <w:r>
        <w:rPr>
          <w:rFonts w:asciiTheme="minorHAnsi" w:hAnsiTheme="minorHAnsi"/>
          <w:sz w:val="22"/>
          <w:szCs w:val="22"/>
        </w:rPr>
        <w:t xml:space="preserve"> directory. Either way:</w:t>
      </w:r>
    </w:p>
    <w:p w14:paraId="1AB0DA77" w14:textId="0C0A3B68" w:rsidR="00BF4309" w:rsidRDefault="00BF4309" w:rsidP="00BF4309">
      <w:pPr>
        <w:pStyle w:val="Code"/>
      </w:pPr>
      <w:r>
        <w:t>sudo ldconfig</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Build OpenDSSCmd:</w:t>
      </w:r>
    </w:p>
    <w:p w14:paraId="00E49C33" w14:textId="5CFBFEAB" w:rsidR="00BF4309" w:rsidRDefault="00EC7B02" w:rsidP="00BF4309">
      <w:pPr>
        <w:pStyle w:val="Code"/>
      </w:pPr>
      <w:r>
        <w:t>c</w:t>
      </w:r>
      <w:r w:rsidR="00B962A9">
        <w:t>d ~/src/OpenDSS/Source/CMD</w:t>
      </w:r>
    </w:p>
    <w:p w14:paraId="452ED525" w14:textId="23179F28" w:rsidR="00B962A9" w:rsidRDefault="00B962A9" w:rsidP="00BF4309">
      <w:pPr>
        <w:pStyle w:val="Code"/>
      </w:pPr>
      <w:r>
        <w:t>mkdir units</w:t>
      </w:r>
      <w:r w:rsidR="00540B0C">
        <w:t xml:space="preserve">    # only required once</w:t>
      </w:r>
    </w:p>
    <w:p w14:paraId="0F6B142B" w14:textId="2FC55B83" w:rsidR="00B962A9" w:rsidRDefault="00B962A9" w:rsidP="00BF4309">
      <w:pPr>
        <w:pStyle w:val="Code"/>
      </w:pPr>
      <w:r>
        <w:t>chmod +x *.sh</w:t>
      </w:r>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est OpenDSS</w:t>
      </w:r>
      <w:r>
        <w:t>Cmd:</w:t>
      </w:r>
    </w:p>
    <w:p w14:paraId="695B9AD1" w14:textId="77777777" w:rsidR="006E4E44" w:rsidRDefault="006E4E44" w:rsidP="006E4E44">
      <w:pPr>
        <w:pStyle w:val="Code"/>
      </w:pPr>
      <w:r>
        <w:t>cd test</w:t>
      </w:r>
    </w:p>
    <w:p w14:paraId="3B3C61F2" w14:textId="1686640C" w:rsidR="006E4E44" w:rsidRDefault="006E4E44" w:rsidP="006E4E44">
      <w:pPr>
        <w:pStyle w:val="Code"/>
      </w:pPr>
      <w:r>
        <w:t>chmod +x *.sh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opendsscmd</w:t>
      </w:r>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opendsscmd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Build libzmq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r>
        <w:t>cmake ..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r>
        <w:t>cmake --build . --config Release --target install</w:t>
      </w:r>
    </w:p>
    <w:p w14:paraId="215B894A" w14:textId="77777777" w:rsidR="00B20C2A" w:rsidRDefault="00B20C2A" w:rsidP="007F4E75">
      <w:pPr>
        <w:spacing w:before="120"/>
      </w:pPr>
      <w:r>
        <w:t>Build czmq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r w:rsidRPr="00C31804">
        <w:t xml:space="preserve">cmake ..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r>
        <w:t>cmak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r>
        <w:t>cmake ..</w:t>
      </w:r>
      <w:r w:rsidR="00A337EC">
        <w:t xml:space="preserve"> -DCMAKE_INSTALL_PREFIX=C:\cmdtools</w:t>
      </w:r>
    </w:p>
    <w:p w14:paraId="7CE765AE" w14:textId="7E4ECC34" w:rsidR="00645141" w:rsidRDefault="00645141" w:rsidP="007F4E75">
      <w:pPr>
        <w:pStyle w:val="Code"/>
      </w:pPr>
      <w:r>
        <w:t>cmak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r>
        <w:t>cmake ..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init</w:t>
      </w:r>
    </w:p>
    <w:p w14:paraId="13A6F865" w14:textId="10C01536" w:rsidR="000E78C5" w:rsidRDefault="003D064D" w:rsidP="003D064D">
      <w:pPr>
        <w:pStyle w:val="Code"/>
      </w:pPr>
      <w:r>
        <w:t>cmake --build . --config Release --target install</w:t>
      </w:r>
    </w:p>
    <w:p w14:paraId="33FA619B" w14:textId="14DDC04F" w:rsidR="00B17DFC" w:rsidRDefault="00B17DFC" w:rsidP="003D064D">
      <w:pPr>
        <w:pStyle w:val="Code"/>
      </w:pPr>
      <w:r>
        <w:t>helics_broker -–version  # should return a version numbe</w:t>
      </w:r>
      <w:r w:rsidR="00E816CA">
        <w:t>r for “pip install helics==version”</w:t>
      </w:r>
    </w:p>
    <w:p w14:paraId="5C11116B" w14:textId="5DE1F853" w:rsidR="00B20C2A" w:rsidRDefault="00B20C2A" w:rsidP="007F4E75">
      <w:pPr>
        <w:spacing w:before="120"/>
      </w:pPr>
      <w:r>
        <w:t>Build linenoise-ng for OpenDSSCmd:</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r>
        <w:t>cmake ..</w:t>
      </w:r>
      <w:r w:rsidR="00F413A5">
        <w:t xml:space="preserve"> -DCMAKE_INSTALL_PREFIX=C:\cmdtools</w:t>
      </w:r>
    </w:p>
    <w:p w14:paraId="410077B9" w14:textId="44609366" w:rsidR="00E7029E" w:rsidRDefault="00E7029E" w:rsidP="007F4E75">
      <w:pPr>
        <w:pStyle w:val="Code"/>
      </w:pPr>
      <w:r w:rsidRPr="00E7029E">
        <w:t>cmake --build . --config Release</w:t>
      </w:r>
      <w:r w:rsidR="00FA3B45">
        <w:t xml:space="preserve"> –-target install</w:t>
      </w:r>
    </w:p>
    <w:p w14:paraId="15D6260B" w14:textId="6524862A" w:rsidR="00B20C2A" w:rsidRDefault="00B20C2A" w:rsidP="007F4E75">
      <w:pPr>
        <w:spacing w:before="120"/>
      </w:pPr>
      <w:r>
        <w:t>Build KLUSolve for OpenDSSCmd:</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r>
        <w:lastRenderedPageBreak/>
        <w:t>cmake ..</w:t>
      </w:r>
      <w:r w:rsidR="00EA1857">
        <w:t xml:space="preserve"> -DCMAKE_INSTALL_PREFIX=C:\cmdtools</w:t>
      </w:r>
    </w:p>
    <w:p w14:paraId="1A263315" w14:textId="05F04EAF" w:rsidR="00EB4505" w:rsidRDefault="00EB4505" w:rsidP="007F4E75">
      <w:pPr>
        <w:pStyle w:val="Code"/>
      </w:pPr>
      <w:r>
        <w:t>cmake --build . --config Releas</w:t>
      </w:r>
      <w:r w:rsidR="00EB4275">
        <w:t>e</w:t>
      </w:r>
      <w:r w:rsidR="00791588">
        <w:t xml:space="preserve"> –-target install</w:t>
      </w:r>
    </w:p>
    <w:p w14:paraId="0AACCEC6" w14:textId="77777777" w:rsidR="00EC7B02" w:rsidRDefault="00EC7B02" w:rsidP="00EC7B02">
      <w:pPr>
        <w:spacing w:before="120"/>
      </w:pPr>
      <w:r>
        <w:t>Build OpenDSSCmd:</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Test OpenDSSCmd:</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r w:rsidRPr="00EC7B02">
        <w:rPr>
          <w:bCs/>
          <w:iCs/>
        </w:rPr>
        <w:t>opendsscmd</w:t>
      </w:r>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r w:rsidRPr="006E4E44">
        <w:rPr>
          <w:bCs/>
          <w:iCs/>
        </w:rPr>
        <w:t>opendsscmd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Bitrock Installer has been acquired by VMWare.  It runs on Linux, Mac OS X and Windows; it can then build the installers for all three platforms. On a checkout of the full repository, the installer project file will be found at </w:t>
      </w:r>
      <w:r w:rsidRPr="00B20C2A">
        <w:rPr>
          <w:b/>
          <w:bCs/>
          <w:i/>
          <w:iCs/>
        </w:rPr>
        <w:t>~/src/OpenDSS/Distrib/BitrockInstaller/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usr/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pip install helics==2.6.1</w:t>
      </w:r>
      <w:r>
        <w:t xml:space="preserve">, where 2.6.1 is the result of </w:t>
      </w:r>
      <w:r w:rsidRPr="004F0059">
        <w:rPr>
          <w:i/>
          <w:iCs/>
        </w:rPr>
        <w:t>helics_broker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PV and Switching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The three federates are OpenDSS, a FNCS player to pipe scripted commands into OpenDSS, and a FNCS tracer to log publications from OpenDSS.</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broker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play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opendss.playerpv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tracer.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trac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tracerpv.out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opendss.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opendsscmd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OpenDSS, </w:t>
      </w:r>
      <w:r w:rsidRPr="00D03BDC">
        <w:rPr>
          <w:b/>
          <w:bCs/>
          <w:i/>
          <w:iCs/>
        </w:rPr>
        <w:t>opendss.yaml</w:t>
      </w:r>
      <w:r>
        <w:t>, is show</w:t>
      </w:r>
      <w:r>
        <w:t>n</w:t>
      </w:r>
      <w:r>
        <w:t xml:space="preserve"> below.</w:t>
      </w:r>
      <w:r>
        <w:t xml:space="preserve"> </w:t>
      </w:r>
      <w:r>
        <w:t xml:space="preserve">OpenDSS only subscribes to scripted text commands, which is enough for the GridAPPS-D and TESP use cases. The only likely changes are highlighted in </w:t>
      </w:r>
      <w:r w:rsidRPr="00D61BED">
        <w:rPr>
          <w:color w:val="FF0000"/>
        </w:rPr>
        <w:t>red</w:t>
      </w:r>
      <w:r>
        <w:t>, for the FNCS port and the federate that’s going to be issuing commands to OpenDSS.</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name: opendss</w:t>
      </w:r>
    </w:p>
    <w:p w14:paraId="2493AC73"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time_delta: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r w:rsidRPr="008733B6">
        <w:rPr>
          <w:b/>
          <w:bCs/>
          <w:i/>
          <w:iCs/>
        </w:rPr>
        <w:t>opendss.playerpv</w:t>
      </w:r>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 command new loadshape.pvshape npts=86401 sinterval=1 mul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2 command new pvsystem.pv1 bus1=634 phases=3 kV=0.48 irradiance=1 pmpp=285 kVA=300 daily=pvshape</w:t>
      </w:r>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 command new monitor.pv1pq element=pvsystem.pv1 terminal=1 mode=65 PPolar=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5 command new monitor.fdrpq element=line.650632 terminal=1 mode=65 PPolar=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7 command export summary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 command set controlmode=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9 command set maxcontroliter=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10 command  solve mode=daily stepsize=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fdrpq</w:t>
      </w:r>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2B1D600A" w:rsidR="008733B6" w:rsidRDefault="008733B6" w:rsidP="009D39F3">
      <w:pPr>
        <w:spacing w:before="120"/>
      </w:pPr>
      <w:r>
        <w:t xml:space="preserve">At the end of each time step, which is 1s, a function called </w:t>
      </w:r>
      <w:r w:rsidRPr="008733B6">
        <w:rPr>
          <w:b/>
          <w:bCs/>
          <w:i/>
          <w:iCs/>
        </w:rPr>
        <w:t>TSolutionObj.Increment_time</w:t>
      </w:r>
      <w:r>
        <w:t xml:space="preserve"> calls back to another function that issues </w:t>
      </w:r>
      <w:r w:rsidRPr="008733B6">
        <w:rPr>
          <w:b/>
          <w:bCs/>
          <w:i/>
          <w:iCs/>
        </w:rPr>
        <w:t>fncs_time_request</w:t>
      </w:r>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This example depends on a recent installation of GridLAB-D, with the FNCS and/or HELICS interface. These interfaces are not installed with the SourceForge download of GridLAB-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r w:rsidRPr="00BE20B5">
        <w:rPr>
          <w:b/>
          <w:bCs/>
          <w:i/>
          <w:iCs/>
        </w:rPr>
        <w:t>gldopendsshelics.playergld</w:t>
      </w:r>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 command "new XfmrCode.CT5  phases=1 windings=3 kvs=[2.4 0.12 0.12] kVAs=[5.0 5.0 5.0] %imag=0.5 %Rs=[0.6 1.2 1.2] %noloadloss=0.2 Xhl=2.04 Xht=2.04 Xl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2 command "new Transformer.Tpoletop XfmrCode=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kv=0.208 conn=wye model=1 kW=0.1 kvar=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 command "new pvsystem.pv1 bus1=634 phases=3 kV=0.48 irradiance=1 pmpp=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6 command "new monitor.pv1pq element=pvsystem.pv1 terminal=1 mode=65 PPolar=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7 command "new monitor.fdrpq element=line.650632 terminal=1 mode=65 PPolar=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 command "new monitor.hsepq element=load.F1_house_B0 terminal=1 mode=65 PPolar=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set controlmode=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set maxcontroliter=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helicspub fname=houses.json"</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stepsize=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4 command "export monitors fdrpq"</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6 command "export monitors hsepq"</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r w:rsidRPr="0073421A">
        <w:rPr>
          <w:b/>
          <w:bCs/>
          <w:i/>
          <w:iCs/>
        </w:rPr>
        <w:t>HousesHelics.glm</w:t>
      </w:r>
      <w:r>
        <w:t>. Only recent builds of GridLAB-D support houses that respond to voltage, without being connected to a GridLAB-D power flow component</w:t>
      </w:r>
      <w:r w:rsidR="00095337">
        <w:t xml:space="preserve">, as done in this example. The next two listings configure HELICS messages for OpenDSS publishing voltages to the GridLAB-D house panel, and subscribing to power from the GridLAB-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OpenDSS house load power, subscribed from GridLAB-D</w:t>
      </w:r>
    </w:p>
    <w:p w14:paraId="763E813B" w14:textId="14CD0523" w:rsidR="00912649" w:rsidRPr="00912649" w:rsidRDefault="00912649" w:rsidP="008065B1">
      <w:pPr>
        <w:spacing w:after="0"/>
        <w:rPr>
          <w:b/>
          <w:bCs/>
          <w:i/>
          <w:iCs/>
        </w:rPr>
      </w:pPr>
      <w:r>
        <w:rPr>
          <w:b/>
          <w:bCs/>
          <w:i/>
          <w:iCs/>
        </w:rPr>
        <w:lastRenderedPageBreak/>
        <w:t>g</w:t>
      </w:r>
      <w:r w:rsidRPr="00912649">
        <w:rPr>
          <w:b/>
          <w:bCs/>
          <w:i/>
          <w:iCs/>
        </w:rPr>
        <w:t>ldhouseshelics.json</w:t>
      </w:r>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coreType" : "zmq",</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gridlabd",</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loglevel"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opendss/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opendss/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r>
        <w:rPr>
          <w:b/>
          <w:bCs/>
          <w:i/>
          <w:iCs/>
        </w:rPr>
        <w:t>g</w:t>
      </w:r>
      <w:r w:rsidRPr="00912649">
        <w:rPr>
          <w:b/>
          <w:bCs/>
          <w:i/>
          <w:iCs/>
        </w:rPr>
        <w:t>ld</w:t>
      </w:r>
      <w:r>
        <w:rPr>
          <w:b/>
          <w:bCs/>
          <w:i/>
          <w:iCs/>
        </w:rPr>
        <w:t>opendss</w:t>
      </w:r>
      <w:r w:rsidRPr="00912649">
        <w:rPr>
          <w:b/>
          <w:bCs/>
          <w:i/>
          <w:iCs/>
        </w:rPr>
        <w:t>houseshelics.json</w:t>
      </w:r>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coreType" : "zmq",</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opendss",</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loglevel"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gridlabd/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Developer Notes for OpenDSSCmd</w:t>
      </w:r>
      <w:bookmarkEnd w:id="19"/>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CmdForms.pas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r w:rsidR="001D15DF">
        <w:t>fncs</w:t>
      </w:r>
      <w:r>
        <w:t>.pas – loads and uses the FNCS shared library, i.e., dll, dylib or so file.</w:t>
      </w:r>
    </w:p>
    <w:p w14:paraId="05F11EC5" w14:textId="246794AA" w:rsidR="001D15DF" w:rsidRDefault="001D15DF" w:rsidP="0046310B">
      <w:pPr>
        <w:pStyle w:val="ListParagraph"/>
        <w:numPr>
          <w:ilvl w:val="0"/>
          <w:numId w:val="31"/>
        </w:numPr>
      </w:pPr>
      <w:r>
        <w:t>Source/CMD/helics.pas – loads and uses the HELICS shared library, i.e., dll, dylib, or so file.</w:t>
      </w:r>
    </w:p>
    <w:p w14:paraId="125A2C70" w14:textId="4DCA52D1" w:rsidR="0046310B" w:rsidRDefault="0046310B" w:rsidP="0046310B">
      <w:pPr>
        <w:pStyle w:val="ListParagraph"/>
        <w:numPr>
          <w:ilvl w:val="0"/>
          <w:numId w:val="31"/>
        </w:numPr>
      </w:pPr>
      <w:r>
        <w:t>Source/CMD/opendsscmd</w:t>
      </w:r>
      <w:r w:rsidR="000239FE">
        <w:t>.lpr – main source file for the opendsscmd application</w:t>
      </w:r>
    </w:p>
    <w:p w14:paraId="65D7F59D" w14:textId="64E8AF1D" w:rsidR="009D3505" w:rsidRDefault="009D3505" w:rsidP="0046310B">
      <w:pPr>
        <w:pStyle w:val="ListParagraph"/>
        <w:numPr>
          <w:ilvl w:val="0"/>
          <w:numId w:val="31"/>
        </w:numPr>
      </w:pPr>
      <w:r>
        <w:t>Source/Common/ExportCIMXML.pas – exports the circuit to Common Information Model</w:t>
      </w:r>
    </w:p>
    <w:p w14:paraId="3F3DF559" w14:textId="7CF1E2BA" w:rsidR="0046310B" w:rsidRDefault="0046310B" w:rsidP="0046310B">
      <w:pPr>
        <w:pStyle w:val="ListParagraph"/>
        <w:numPr>
          <w:ilvl w:val="0"/>
          <w:numId w:val="31"/>
        </w:numPr>
      </w:pPr>
      <w:r>
        <w:t xml:space="preserve">Source/Common/Solution.pas – the </w:t>
      </w:r>
      <w:r w:rsidRPr="0046310B">
        <w:rPr>
          <w:i/>
          <w:iCs/>
        </w:rPr>
        <w:t>Increment_time</w:t>
      </w:r>
      <w:r>
        <w:t xml:space="preserve"> function is here</w:t>
      </w:r>
    </w:p>
    <w:p w14:paraId="6693EA1C" w14:textId="2BD2A062" w:rsidR="0046310B" w:rsidRDefault="0046310B" w:rsidP="0046310B">
      <w:r>
        <w:t xml:space="preserve">OpenDSS is primarily a power flow program. A top-level roadmap to the source code sub-directories </w:t>
      </w:r>
      <w:r w:rsidR="00631952">
        <w:t xml:space="preserve">relevant to opendsscmd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epiktimer – a cross-platform implementation and wrapper of QueryPerformance</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loadshapes, curves, etc.</w:t>
      </w:r>
    </w:p>
    <w:p w14:paraId="690A5797" w14:textId="2EBA22C5" w:rsidR="007961B6" w:rsidRDefault="007961B6" w:rsidP="0046310B">
      <w:pPr>
        <w:pStyle w:val="ListParagraph"/>
        <w:numPr>
          <w:ilvl w:val="0"/>
          <w:numId w:val="32"/>
        </w:numPr>
      </w:pPr>
      <w:r>
        <w:t>Source/GISCommands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153D2549" w14:textId="41094268" w:rsidR="00A2715C" w:rsidRDefault="00A2715C" w:rsidP="0046310B">
      <w:pPr>
        <w:pStyle w:val="ListParagraph"/>
        <w:numPr>
          <w:ilvl w:val="0"/>
          <w:numId w:val="32"/>
        </w:numPr>
      </w:pPr>
      <w:r>
        <w:t>Source/Parallel_Lib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PCElements</w:t>
      </w:r>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PDElements</w:t>
      </w:r>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GridLAB-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TPerlRegEx</w:t>
      </w:r>
      <w:r w:rsidR="00556ABB">
        <w:t xml:space="preserve"> – supports the batchedit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OpenDSS for each publication, where it makes sense for efficiency. If the network topology changes, </w:t>
      </w:r>
      <w:r w:rsidR="00FE6B55">
        <w:t xml:space="preserve">the map can be rebuilt automatically because </w:t>
      </w:r>
      <w:r w:rsidR="002970EE">
        <w:t>OpenDSS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r w:rsidRPr="00EA1D40">
        <w:rPr>
          <w:b/>
          <w:bCs/>
          <w:i/>
          <w:iCs/>
        </w:rPr>
        <w:t>Increment_time</w:t>
      </w:r>
      <w:r>
        <w:t xml:space="preserve"> and a few other points, OpenDSS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binary-level interface to the GridLAB-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r>
        <w:lastRenderedPageBreak/>
        <w:t>XsBuiltIns are not available; the date/time function in djson.pas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The TlHelp32 library may be supported in a FPC/Lazarus add-on called JEDI Windows API.</w:t>
      </w:r>
    </w:p>
    <w:p w14:paraId="13C064A4" w14:textId="6E9ECA1D" w:rsidR="002970EE" w:rsidRDefault="002970EE" w:rsidP="002970EE">
      <w:pPr>
        <w:pStyle w:val="ListParagraph"/>
        <w:numPr>
          <w:ilvl w:val="0"/>
          <w:numId w:val="3"/>
        </w:numPr>
      </w:pPr>
      <w:r>
        <w:t xml:space="preserve">The regular expressions for the </w:t>
      </w:r>
      <w:r w:rsidRPr="0096706E">
        <w:t>batchedit command, which are implemented in ExecHelper.pas</w:t>
      </w:r>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Use CMake to build OpenDSSCmd itself.</w:t>
      </w:r>
      <w:r w:rsidR="007C7B87">
        <w:t xml:space="preserve"> CMak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 xml:space="preserve">Instead of the build scripts, you will open the project file ~/src/OpenDSS/Source/CMD/opendsscmd.lpi from the Lazarus IDE. The IDE provides more convenient management of project files, builds and error messages. To install the IDE on Ubuntu, </w:t>
      </w:r>
      <w:r w:rsidRPr="00553753">
        <w:rPr>
          <w:b/>
          <w:i/>
        </w:rPr>
        <w:t>sudo apt-get install lazarus</w:t>
      </w:r>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gdb. When you start the Lazarus IDE for the first time; it should find the debugger (gdb) and possibly two compilers. </w:t>
      </w:r>
      <w:r w:rsidRPr="003C0D72">
        <w:rPr>
          <w:b/>
          <w:u w:val="single"/>
        </w:rPr>
        <w:t>Choose the fpc compiler</w:t>
      </w:r>
      <w:r>
        <w:t>,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OpenDSS, at least one based on free development tools.</w:t>
      </w:r>
    </w:p>
    <w:p w14:paraId="4796C690" w14:textId="77777777" w:rsidR="00E46175" w:rsidRDefault="00E46175" w:rsidP="00E46175">
      <w:pPr>
        <w:pStyle w:val="Heading2"/>
      </w:pPr>
      <w:bookmarkStart w:id="24" w:name="_Toc87884917"/>
      <w:r>
        <w:t>Other OpenDSS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r w:rsidR="008618C6">
        <w:t>O</w:t>
      </w:r>
      <w:r w:rsidR="00D643A7">
        <w:t>pen</w:t>
      </w:r>
      <w:r w:rsidR="008618C6">
        <w:t>DSSC</w:t>
      </w:r>
      <w:r w:rsidR="00D643A7">
        <w:t>md,</w:t>
      </w:r>
      <w:r>
        <w:t xml:space="preserve"> </w:t>
      </w:r>
      <w:r w:rsidR="00D643A7">
        <w:t>is</w:t>
      </w:r>
      <w:r>
        <w:t xml:space="preserve"> </w:t>
      </w:r>
      <w:r w:rsidR="00D643A7">
        <w:t>now</w:t>
      </w:r>
      <w:r>
        <w:t xml:space="preserve"> deprecated. </w:t>
      </w:r>
      <w:r w:rsidR="00E46175">
        <w:t xml:space="preserve">A </w:t>
      </w:r>
      <w:r w:rsidR="00CC264D">
        <w:t>collection of unofficial OpenDSS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325ACC"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62934026"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3DB36" w14:textId="77777777" w:rsidR="00325ACC" w:rsidRDefault="00325ACC" w:rsidP="009C04BD">
      <w:pPr>
        <w:spacing w:after="0" w:line="240" w:lineRule="auto"/>
      </w:pPr>
      <w:r>
        <w:separator/>
      </w:r>
    </w:p>
  </w:endnote>
  <w:endnote w:type="continuationSeparator" w:id="0">
    <w:p w14:paraId="686A2F2E" w14:textId="77777777" w:rsidR="00325ACC" w:rsidRDefault="00325ACC"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17590028"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A6613C">
      <w:rPr>
        <w:noProof/>
      </w:rPr>
      <w:t>11/19/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86E18" w14:textId="77777777" w:rsidR="00325ACC" w:rsidRDefault="00325ACC" w:rsidP="009C04BD">
      <w:pPr>
        <w:spacing w:after="0" w:line="240" w:lineRule="auto"/>
      </w:pPr>
      <w:r>
        <w:separator/>
      </w:r>
    </w:p>
  </w:footnote>
  <w:footnote w:type="continuationSeparator" w:id="0">
    <w:p w14:paraId="6E6F3A42" w14:textId="77777777" w:rsidR="00325ACC" w:rsidRDefault="00325ACC"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5041F3" w:rsidRPr="009C04BD" w:rsidRDefault="005041F3">
    <w:pPr>
      <w:pStyle w:val="Header"/>
      <w:rPr>
        <w:i/>
        <w:u w:val="single"/>
      </w:rPr>
    </w:pPr>
    <w:r>
      <w:rPr>
        <w:i/>
        <w:u w:val="single"/>
      </w:rPr>
      <w:t>Free Pascal Builds of OpenDSSCmd</w:t>
    </w:r>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73618"/>
    <w:rsid w:val="00183609"/>
    <w:rsid w:val="00185A2F"/>
    <w:rsid w:val="0018779D"/>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2398"/>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D0011"/>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25E7"/>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1</TotalTime>
  <Pages>13</Pages>
  <Words>5293</Words>
  <Characters>3017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36</cp:revision>
  <cp:lastPrinted>2021-11-19T00:30:00Z</cp:lastPrinted>
  <dcterms:created xsi:type="dcterms:W3CDTF">2020-07-09T19:57:00Z</dcterms:created>
  <dcterms:modified xsi:type="dcterms:W3CDTF">2021-11-20T04:46:00Z</dcterms:modified>
</cp:coreProperties>
</file>